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 xml:space="preserve">One </w:t>
      </w:r>
      <w:proofErr w:type="gramStart"/>
      <w:r w:rsidR="008C66D3">
        <w:t>conclusion</w:t>
      </w:r>
      <w:proofErr w:type="gramEnd"/>
      <w:r w:rsidR="008C66D3">
        <w:t xml:space="preserve">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w:t>
      </w:r>
      <w:proofErr w:type="spellStart"/>
      <w:r w:rsidR="00243983">
        <w:t>Grafenberg</w:t>
      </w:r>
      <w:proofErr w:type="spellEnd"/>
      <w:r w:rsidR="00243983">
        <w:t xml:space="preserve"> Array using spectrum power density before and after the WTs operation near the stations. </w:t>
      </w:r>
      <w:r w:rsidR="00383D75">
        <w:t xml:space="preserve">They found strong dependence of the local wind speed and the noise spectra, and the WTs </w:t>
      </w:r>
      <w:proofErr w:type="gramStart"/>
      <w:r w:rsidR="00383D75">
        <w:t>effect</w:t>
      </w:r>
      <w:proofErr w:type="gramEnd"/>
      <w:r w:rsidR="00383D75">
        <w:t xml:space="preserve">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w:t>
      </w:r>
      <w:proofErr w:type="spellStart"/>
      <w:r>
        <w:t>mainshock</w:t>
      </w:r>
      <w:proofErr w:type="spellEnd"/>
      <w:r>
        <w:t xml:space="preserve">.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 xml:space="preserve">the </w:t>
      </w:r>
      <w:proofErr w:type="spellStart"/>
      <w:r w:rsidRPr="00002B8C">
        <w:t>Subduction</w:t>
      </w:r>
      <w:proofErr w:type="spellEnd"/>
      <w:r w:rsidRPr="00002B8C">
        <w:t xml:space="preserve">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w:t>
      </w:r>
      <w:proofErr w:type="spellStart"/>
      <w:r w:rsidR="0049602F">
        <w:t>isostasy</w:t>
      </w:r>
      <w:proofErr w:type="spellEnd"/>
      <w:r w:rsidR="0049602F">
        <w:t xml:space="preserve">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w:t>
      </w:r>
      <w:proofErr w:type="gramStart"/>
      <w:r>
        <w:t>a classic paper that talk</w:t>
      </w:r>
      <w:proofErr w:type="gramEnd"/>
      <w:r>
        <w:t xml:space="preserve"> about dividing the </w:t>
      </w:r>
      <w:proofErr w:type="spellStart"/>
      <w:r>
        <w:t>subduction</w:t>
      </w:r>
      <w:proofErr w:type="spellEnd"/>
      <w:r>
        <w:t xml:space="preserve"> zone into 4 different domains along depth. </w:t>
      </w:r>
      <w:r w:rsidR="00BA25DB">
        <w:t xml:space="preserve">Using mostly finite fault modeling, back-projection, the author designate 4 domains: (1) less than 15 km, usually has tsunami earthquake; (2) </w:t>
      </w:r>
      <w:r w:rsidR="007D5140">
        <w:t xml:space="preserve">15 ~ 35 km, large earthquake displacements occur over large-scale regions with only modest coherent short-period radiation; (3) 35 ~ 55 km, where increases in </w:t>
      </w:r>
      <w:proofErr w:type="spellStart"/>
      <w:r w:rsidR="007D5140">
        <w:t>megathrust</w:t>
      </w:r>
      <w:proofErr w:type="spellEnd"/>
      <w:r w:rsidR="007D5140">
        <w:t xml:space="preserve"> dip are common as are changes from crust-crust to mantle-crust r</w:t>
      </w:r>
      <w:r w:rsidR="009860BF">
        <w:t>ock contrasts across the fault</w:t>
      </w:r>
      <w:proofErr w:type="gramStart"/>
      <w:r w:rsidR="009860BF">
        <w:t>,  events</w:t>
      </w:r>
      <w:proofErr w:type="gramEnd"/>
      <w:r w:rsidR="009860BF">
        <w:t xml:space="preserve">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w:t>
      </w:r>
      <w:proofErr w:type="spellStart"/>
      <w:r>
        <w:t>Multitaper</w:t>
      </w:r>
      <w:proofErr w:type="spellEnd"/>
      <w:r>
        <w:t xml:space="preserve"> spectrum estimation </w:t>
      </w:r>
      <w:proofErr w:type="gramStart"/>
      <w:r>
        <w:t>method.</w:t>
      </w:r>
      <w:proofErr w:type="gramEnd"/>
      <w:r>
        <w:t xml:space="preserve"> </w:t>
      </w:r>
      <w:r w:rsidR="00671ACF">
        <w:t xml:space="preserve">It talks about the benefit of using it: reduce and variance significantly. </w:t>
      </w:r>
      <w:r w:rsidR="001C4A54">
        <w:t xml:space="preserve">But also note that, since the </w:t>
      </w:r>
      <w:proofErr w:type="spellStart"/>
      <w:r w:rsidR="001C4A54">
        <w:t>Multitaper</w:t>
      </w:r>
      <w:proofErr w:type="spellEnd"/>
      <w:r w:rsidR="001C4A54">
        <w:t xml:space="preserve">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w:t>
      </w:r>
      <w:proofErr w:type="spellStart"/>
      <w:r w:rsidR="00377FA9">
        <w:t>nonvolcanic</w:t>
      </w:r>
      <w:proofErr w:type="spellEnd"/>
      <w:r w:rsidR="00377FA9">
        <w:t xml:space="preserve">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w:t>
      </w:r>
      <w:proofErr w:type="gramStart"/>
      <w:r w:rsidR="00ED654E">
        <w:t>point-source</w:t>
      </w:r>
      <w:proofErr w:type="gramEnd"/>
      <w:r w:rsidR="00ED654E">
        <w:t xml:space="preserv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w:t>
      </w:r>
      <w:proofErr w:type="spellStart"/>
      <w:r w:rsidR="00766954">
        <w:t>CyberShake</w:t>
      </w:r>
      <w:proofErr w:type="spellEnd"/>
      <w:r w:rsidR="00766954">
        <w:t xml:space="preserve"> used. </w:t>
      </w:r>
      <w:proofErr w:type="gramStart"/>
      <w:r w:rsidR="00974EAB">
        <w:t>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w:t>
      </w:r>
      <w:proofErr w:type="gramEnd"/>
      <w:r w:rsidR="00974EAB">
        <w:t xml:space="preserve">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w:t>
      </w:r>
      <w:proofErr w:type="spellStart"/>
      <w:r w:rsidR="00AD6AC0">
        <w:t>Pagerank</w:t>
      </w:r>
      <w:proofErr w:type="spellEnd"/>
      <w:r w:rsidR="00AD6AC0">
        <w:t xml:space="preserve"> algorithm, and </w:t>
      </w:r>
      <w:r w:rsidR="00DE4607">
        <w:t xml:space="preserve">first uses the autocorrelation method to get the cross-correlation, find the outliers, and form a graph to calculate the </w:t>
      </w:r>
      <w:proofErr w:type="spellStart"/>
      <w:r w:rsidR="00D457F8">
        <w:t>pagerank</w:t>
      </w:r>
      <w:proofErr w:type="spellEnd"/>
      <w:r w:rsidR="00D457F8">
        <w:t xml:space="preserve">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 xml:space="preserve">I wrote two blogs about this method before that you </w:t>
      </w:r>
      <w:proofErr w:type="gramStart"/>
      <w:r w:rsidR="008171C0">
        <w:t>can</w:t>
      </w:r>
      <w:proofErr w:type="gramEnd"/>
      <w:r w:rsidR="008171C0">
        <w:t xml:space="preserve"> check them out here:</w:t>
      </w:r>
    </w:p>
    <w:p w14:paraId="2C11F7A7" w14:textId="6101D142" w:rsidR="008171C0" w:rsidRDefault="006C58F8" w:rsidP="008D5DB3">
      <w:hyperlink r:id="rId7" w:history="1">
        <w:r w:rsidR="008171C0" w:rsidRPr="00EF5894">
          <w:rPr>
            <w:rStyle w:val="Hyperlink"/>
          </w:rPr>
          <w:t>http://qingkaikong.blogspot.com/2015/04/subspace-detector.html</w:t>
        </w:r>
      </w:hyperlink>
    </w:p>
    <w:p w14:paraId="63B280DC" w14:textId="400983D5" w:rsidR="008171C0" w:rsidRDefault="006C58F8"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 xml:space="preserve">The features extracted are from the spectrogram, using wavelet analysis, they can get the coefficient at different level, and by keeping the largest k coefficient, </w:t>
      </w:r>
      <w:proofErr w:type="gramStart"/>
      <w:r w:rsidR="00253C96">
        <w:t>they</w:t>
      </w:r>
      <w:proofErr w:type="gramEnd"/>
      <w:r w:rsidR="00253C96">
        <w:t xml:space="preserve"> convert the spectrum image to a binary represent</w:t>
      </w:r>
      <w:r w:rsidR="00B903B8">
        <w:t>ation by only keeping the sign. They inserted the features into a database using the Locality-sensitive-</w:t>
      </w:r>
      <w:proofErr w:type="gramStart"/>
      <w:r w:rsidR="00B903B8">
        <w:t>hashing,</w:t>
      </w:r>
      <w:proofErr w:type="gramEnd"/>
      <w:r w:rsidR="00B903B8">
        <w:t xml:space="preserve">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can be used as the </w:t>
      </w:r>
      <w:proofErr w:type="spellStart"/>
      <w:r w:rsidR="00E53311">
        <w:t>eGFs</w:t>
      </w:r>
      <w:proofErr w:type="spellEnd"/>
      <w:r w:rsidR="007C6952">
        <w:t xml:space="preserve">, because (1) they are close to each other (within 3km), (2) </w:t>
      </w:r>
      <w:r w:rsidR="00420CF9">
        <w:t xml:space="preserve">they have similar mechanisms, (3) </w:t>
      </w:r>
      <w:r w:rsidR="00522A82">
        <w:t xml:space="preserve">the LFEs are much longer than the </w:t>
      </w:r>
      <w:proofErr w:type="spellStart"/>
      <w:r w:rsidR="00522A82">
        <w:t>eGFs</w:t>
      </w:r>
      <w:proofErr w:type="spellEnd"/>
      <w:r w:rsidR="00522A82">
        <w:t xml:space="preserve">. </w:t>
      </w:r>
      <w:r w:rsidR="00E42ACF">
        <w:t xml:space="preserve">But they found it is impossible to de-convolve the </w:t>
      </w:r>
      <w:proofErr w:type="spellStart"/>
      <w:proofErr w:type="gramStart"/>
      <w:r w:rsidR="00E42ACF">
        <w:t>eGF</w:t>
      </w:r>
      <w:proofErr w:type="spellEnd"/>
      <w:proofErr w:type="gramEnd"/>
      <w:r w:rsidR="00E42ACF">
        <w:t xml:space="preserve"> directly. Instead, they first </w:t>
      </w:r>
      <w:r w:rsidR="00265018">
        <w:t xml:space="preserve">convolve the </w:t>
      </w:r>
      <w:proofErr w:type="spellStart"/>
      <w:r w:rsidR="00265018">
        <w:t>eGFs</w:t>
      </w:r>
      <w:proofErr w:type="spellEnd"/>
      <w:r w:rsidR="00265018">
        <w:t xml:space="preserve"> with a </w:t>
      </w:r>
      <w:proofErr w:type="spellStart"/>
      <w:r w:rsidR="00265018">
        <w:t>hann</w:t>
      </w:r>
      <w:proofErr w:type="spellEnd"/>
      <w:r w:rsidR="00265018">
        <w:t xml:space="preserve"> window (to represent the source time function) with different duration to generate synthetics. By </w:t>
      </w:r>
      <w:proofErr w:type="gramStart"/>
      <w:r w:rsidR="00265018">
        <w:t>cross-correlate</w:t>
      </w:r>
      <w:proofErr w:type="gramEnd"/>
      <w:r w:rsidR="00265018">
        <w:t xml:space="preserv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t>
      </w:r>
      <w:proofErr w:type="spellStart"/>
      <w:r w:rsidR="003D6941">
        <w:t>Wenchuan</w:t>
      </w:r>
      <w:proofErr w:type="spellEnd"/>
      <w:r w:rsidR="003D6941">
        <w:t xml:space="preserve">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1E12C8EB" w:rsidR="00C579C5" w:rsidRDefault="00990ABF" w:rsidP="008D5DB3">
      <w:r>
        <w:fldChar w:fldCharType="begin" w:fldLock="1"/>
      </w:r>
      <w:r w:rsidR="004038D4">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previouslyFormattedCitation" : "[&lt;i&gt;McGuire et al.&lt;/i&gt;,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w:t>
      </w:r>
      <w:proofErr w:type="gramStart"/>
      <w:r w:rsidR="00E27146">
        <w:t xml:space="preserve">such transform-fault seismicity cannot be explained by seismic triggering models in which there is no fundamental distinction between foreshocks, </w:t>
      </w:r>
      <w:proofErr w:type="spellStart"/>
      <w:r w:rsidR="00E27146">
        <w:t>mainshocks</w:t>
      </w:r>
      <w:proofErr w:type="spellEnd"/>
      <w:r w:rsidR="00E27146">
        <w:t>, and aftershocks</w:t>
      </w:r>
      <w:proofErr w:type="gramEnd"/>
      <w:r w:rsidR="00E27146">
        <w:t xml:space="preserve">. </w:t>
      </w:r>
      <w:r w:rsidR="00C74585">
        <w:t xml:space="preserve">Also, this means that, we can do a short-term prediction using foreshocks. </w:t>
      </w:r>
    </w:p>
    <w:p w14:paraId="57E4509F" w14:textId="77777777" w:rsidR="002808BA" w:rsidRDefault="002808BA" w:rsidP="008D5DB3"/>
    <w:p w14:paraId="6CF5D8CC" w14:textId="20407808" w:rsidR="002808BA" w:rsidRDefault="004038D4" w:rsidP="008D5DB3">
      <w:r>
        <w:fldChar w:fldCharType="begin" w:fldLock="1"/>
      </w:r>
      <w:r>
        <w:instrText>ADDIN CSL_CITATION { "citationItems" : [ { "id" : "ITEM-1", "itemData" : { "DOI" : "10.1002/2016GL071268", "ISSN" : "00948276", "author" : [ { "dropping-particle" : "", "family" : "Manga", "given" : "Michael", "non-dropping-particle" : "", "parse-names" : false, "suffix" : "" }, { "dropping-particle" : "", "family" : "Wang", "given" : "Chi-yuen", "non-dropping-particle" : "", "parse-names" : false, "suffix" : "" }, { "dropping-particle" : "", "family" : "Shirzaei", "given" : "Manoochehr", "non-dropping-particle" : "", "parse-names" : false, "suffix" : "" } ], "container-title" : "Geophysical Research Letters", "id" : "ITEM-1", "issue" : "November", "issued" : { "date-parts" : [ [ "2016" ] ] }, "title" : "Increased stream discharge after the 3 September 2016 Mw 5.8 Pawnee, Oklahoma earthquake", "type" : "article-journal", "volume" : "43" }, "uris" : [ "http://www.mendeley.com/documents/?uuid=fc32d5c7-60f1-4638-b0db-504380320cb3" ] } ], "mendeley" : { "formattedCitation" : "[&lt;i&gt;Manga et al.&lt;/i&gt;, 2016]", "plainTextFormattedCitation" : "[Manga et al., 2016]" }, "properties" : { "noteIndex" : 0 }, "schema" : "https://github.com/citation-style-language/schema/raw/master/csl-citation.json" }</w:instrText>
      </w:r>
      <w:r>
        <w:fldChar w:fldCharType="separate"/>
      </w:r>
      <w:r w:rsidRPr="004038D4">
        <w:rPr>
          <w:noProof/>
        </w:rPr>
        <w:t>[</w:t>
      </w:r>
      <w:r w:rsidRPr="004038D4">
        <w:rPr>
          <w:i/>
          <w:noProof/>
        </w:rPr>
        <w:t>Manga et al.</w:t>
      </w:r>
      <w:r w:rsidRPr="004038D4">
        <w:rPr>
          <w:noProof/>
        </w:rPr>
        <w:t>, 2016]</w:t>
      </w:r>
      <w:r>
        <w:fldChar w:fldCharType="end"/>
      </w:r>
      <w:r>
        <w:t xml:space="preserve"> reports the increased discharge at the stream after the M5.8 Pawnee, Oklahoma earthquake. </w:t>
      </w:r>
      <w:r w:rsidR="00C33B47">
        <w:t xml:space="preserve">What they found is the </w:t>
      </w:r>
      <w:r w:rsidR="004C1F6F">
        <w:t xml:space="preserve">increased </w:t>
      </w:r>
      <w:r w:rsidR="00031900">
        <w:t xml:space="preserve">discharge </w:t>
      </w:r>
      <w:r w:rsidR="00002F41">
        <w:t xml:space="preserve">within a few hours after the earthquake at a distance of 15 km. </w:t>
      </w:r>
      <w:r w:rsidR="00F408C8">
        <w:t xml:space="preserve">They try to </w:t>
      </w:r>
      <w:r w:rsidR="009A1345">
        <w:t xml:space="preserve">identify what is the cause of the increasing, but not success. </w:t>
      </w:r>
      <w:r w:rsidR="0098689D">
        <w:t xml:space="preserve">Even though they </w:t>
      </w:r>
      <w:proofErr w:type="gramStart"/>
      <w:r w:rsidR="0098689D">
        <w:t>can not</w:t>
      </w:r>
      <w:proofErr w:type="gramEnd"/>
      <w:r w:rsidR="0098689D">
        <w:t xml:space="preserve"> identify the true cause, they can rule out some causes (i.e. damage of the dam), the increase in discharge thus originated in the subsurface. </w:t>
      </w:r>
      <w:r w:rsidR="006C58F8">
        <w:t xml:space="preserve">They argue that the surface wave passing by may cause the </w:t>
      </w:r>
      <w:proofErr w:type="gramStart"/>
      <w:r w:rsidR="006C58F8">
        <w:t>increase,</w:t>
      </w:r>
      <w:proofErr w:type="gramEnd"/>
      <w:r w:rsidR="006C58F8">
        <w:t xml:space="preserve"> especially the stream is at a place where PGV is relatively large. </w:t>
      </w:r>
      <w:bookmarkStart w:id="0" w:name="_GoBack"/>
      <w:bookmarkEnd w:id="0"/>
    </w:p>
    <w:p w14:paraId="0ADC8534" w14:textId="77777777" w:rsidR="00294627" w:rsidRDefault="00294627" w:rsidP="009A775A">
      <w:pPr>
        <w:jc w:val="right"/>
      </w:pPr>
    </w:p>
    <w:p w14:paraId="1564C77A" w14:textId="5DC8C38D" w:rsidR="004038D4" w:rsidRPr="004038D4" w:rsidRDefault="008D5DB3" w:rsidP="004038D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038D4" w:rsidRPr="004038D4">
        <w:rPr>
          <w:rFonts w:ascii="Cambria" w:hAnsi="Cambria"/>
          <w:noProof/>
        </w:rPr>
        <w:t xml:space="preserve">Aguiar,  a. C., and G. C. Beroza (2014), PageRank for Earthquakes, </w:t>
      </w:r>
      <w:r w:rsidR="004038D4" w:rsidRPr="004038D4">
        <w:rPr>
          <w:rFonts w:ascii="Cambria" w:hAnsi="Cambria"/>
          <w:i/>
          <w:iCs/>
          <w:noProof/>
        </w:rPr>
        <w:t>Seismol. Res. Lett.</w:t>
      </w:r>
      <w:r w:rsidR="004038D4" w:rsidRPr="004038D4">
        <w:rPr>
          <w:rFonts w:ascii="Cambria" w:hAnsi="Cambria"/>
          <w:noProof/>
        </w:rPr>
        <w:t xml:space="preserve">, </w:t>
      </w:r>
      <w:r w:rsidR="004038D4" w:rsidRPr="004038D4">
        <w:rPr>
          <w:rFonts w:ascii="Cambria" w:hAnsi="Cambria"/>
          <w:i/>
          <w:iCs/>
          <w:noProof/>
        </w:rPr>
        <w:t>85</w:t>
      </w:r>
      <w:r w:rsidR="004038D4" w:rsidRPr="004038D4">
        <w:rPr>
          <w:rFonts w:ascii="Cambria" w:hAnsi="Cambria"/>
          <w:noProof/>
        </w:rPr>
        <w:t>(2), 344–350, doi:10.1785/0220130162.</w:t>
      </w:r>
    </w:p>
    <w:p w14:paraId="564548E5"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10), 4929–4936, doi:10.1002/2016GL069257.</w:t>
      </w:r>
    </w:p>
    <w:p w14:paraId="3B0A4E29"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An, C., and L. Meng (2016), Application of Array Back-projection to Tsunami Prediction and Early Warning, </w:t>
      </w:r>
      <w:r w:rsidRPr="004038D4">
        <w:rPr>
          <w:rFonts w:ascii="Cambria" w:hAnsi="Cambria"/>
          <w:i/>
          <w:iCs/>
          <w:noProof/>
        </w:rPr>
        <w:t>Geophys. Res. Lett.</w:t>
      </w:r>
      <w:r w:rsidRPr="004038D4">
        <w:rPr>
          <w:rFonts w:ascii="Cambria" w:hAnsi="Cambria"/>
          <w:noProof/>
        </w:rPr>
        <w:t>, n/a-n/a, doi:10.1002/2016GL068786.</w:t>
      </w:r>
    </w:p>
    <w:p w14:paraId="156553FD"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abadi, B., and E. N. Brown (2014), A review of multitaper spectral analysis, </w:t>
      </w:r>
      <w:r w:rsidRPr="004038D4">
        <w:rPr>
          <w:rFonts w:ascii="Cambria" w:hAnsi="Cambria"/>
          <w:i/>
          <w:iCs/>
          <w:noProof/>
        </w:rPr>
        <w:t>IEEE Trans. Biomed. Eng.</w:t>
      </w:r>
      <w:r w:rsidRPr="004038D4">
        <w:rPr>
          <w:rFonts w:ascii="Cambria" w:hAnsi="Cambria"/>
          <w:noProof/>
        </w:rPr>
        <w:t xml:space="preserve">, </w:t>
      </w:r>
      <w:r w:rsidRPr="004038D4">
        <w:rPr>
          <w:rFonts w:ascii="Cambria" w:hAnsi="Cambria"/>
          <w:i/>
          <w:iCs/>
          <w:noProof/>
        </w:rPr>
        <w:t>61</w:t>
      </w:r>
      <w:r w:rsidRPr="004038D4">
        <w:rPr>
          <w:rFonts w:ascii="Cambria" w:hAnsi="Cambria"/>
          <w:noProof/>
        </w:rPr>
        <w:t>(5), 1555–1564, doi:10.1109/TBME.2014.2311996.</w:t>
      </w:r>
    </w:p>
    <w:p w14:paraId="6B53C342"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aiesi, M., and M. Paczuski (2004), Scale-free networks of earthquakes and aftershocks, </w:t>
      </w:r>
      <w:r w:rsidRPr="004038D4">
        <w:rPr>
          <w:rFonts w:ascii="Cambria" w:hAnsi="Cambria"/>
          <w:i/>
          <w:iCs/>
          <w:noProof/>
        </w:rPr>
        <w:t>Phys. Rev. E</w:t>
      </w:r>
      <w:r w:rsidRPr="004038D4">
        <w:rPr>
          <w:rFonts w:ascii="Cambria" w:hAnsi="Cambria"/>
          <w:noProof/>
        </w:rPr>
        <w:t xml:space="preserve">, </w:t>
      </w:r>
      <w:r w:rsidRPr="004038D4">
        <w:rPr>
          <w:rFonts w:ascii="Cambria" w:hAnsi="Cambria"/>
          <w:i/>
          <w:iCs/>
          <w:noProof/>
        </w:rPr>
        <w:t>69</w:t>
      </w:r>
      <w:r w:rsidRPr="004038D4">
        <w:rPr>
          <w:rFonts w:ascii="Cambria" w:hAnsi="Cambria"/>
          <w:noProof/>
        </w:rPr>
        <w:t>(6), 66106, doi:10.1103/PhysRevE.69.066106.</w:t>
      </w:r>
    </w:p>
    <w:p w14:paraId="0776BD95"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arrett, S. a., and G. C. Beroza (2014), An Empirical Approach to Subspace Detection, </w:t>
      </w:r>
      <w:r w:rsidRPr="004038D4">
        <w:rPr>
          <w:rFonts w:ascii="Cambria" w:hAnsi="Cambria"/>
          <w:i/>
          <w:iCs/>
          <w:noProof/>
        </w:rPr>
        <w:t>Seismol. Res. Lett.</w:t>
      </w:r>
      <w:r w:rsidRPr="004038D4">
        <w:rPr>
          <w:rFonts w:ascii="Cambria" w:hAnsi="Cambria"/>
          <w:noProof/>
        </w:rPr>
        <w:t xml:space="preserve">, </w:t>
      </w:r>
      <w:r w:rsidRPr="004038D4">
        <w:rPr>
          <w:rFonts w:ascii="Cambria" w:hAnsi="Cambria"/>
          <w:i/>
          <w:iCs/>
          <w:noProof/>
        </w:rPr>
        <w:t>85</w:t>
      </w:r>
      <w:r w:rsidRPr="004038D4">
        <w:rPr>
          <w:rFonts w:ascii="Cambria" w:hAnsi="Cambria"/>
          <w:noProof/>
        </w:rPr>
        <w:t>(3), 594–600, doi:10.1785/0220130152.</w:t>
      </w:r>
    </w:p>
    <w:p w14:paraId="7153A151"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enson, A. R., D. F. Gleich, and J. Leskovec (2016), Higher-order organization of complex network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3</w:t>
      </w:r>
      <w:r w:rsidRPr="004038D4">
        <w:rPr>
          <w:rFonts w:ascii="Cambria" w:hAnsi="Cambria"/>
          <w:noProof/>
        </w:rPr>
        <w:t>(6295), 163–166, doi:10.1126/science.aad9029.</w:t>
      </w:r>
    </w:p>
    <w:p w14:paraId="3060965D"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eroza, G. C., and S. Ide (2011), Slow Earthquakes and Nonvolcanic Tremor, </w:t>
      </w:r>
      <w:r w:rsidRPr="004038D4">
        <w:rPr>
          <w:rFonts w:ascii="Cambria" w:hAnsi="Cambria"/>
          <w:i/>
          <w:iCs/>
          <w:noProof/>
        </w:rPr>
        <w:t>Annu. Rev. Earth Planet. Sci.</w:t>
      </w:r>
      <w:r w:rsidRPr="004038D4">
        <w:rPr>
          <w:rFonts w:ascii="Cambria" w:hAnsi="Cambria"/>
          <w:noProof/>
        </w:rPr>
        <w:t xml:space="preserve">, </w:t>
      </w:r>
      <w:r w:rsidRPr="004038D4">
        <w:rPr>
          <w:rFonts w:ascii="Cambria" w:hAnsi="Cambria"/>
          <w:i/>
          <w:iCs/>
          <w:noProof/>
        </w:rPr>
        <w:t>39</w:t>
      </w:r>
      <w:r w:rsidRPr="004038D4">
        <w:rPr>
          <w:rFonts w:ascii="Cambria" w:hAnsi="Cambria"/>
          <w:noProof/>
        </w:rPr>
        <w:t>(1), 271–296, doi:10.1146/annurev-earth-040809-152531.</w:t>
      </w:r>
    </w:p>
    <w:p w14:paraId="04754408"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onnefon, J.-F., A. Shariff, and I. Rahwan (2016), The social dilemma of autonomous vehicle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2</w:t>
      </w:r>
      <w:r w:rsidRPr="004038D4">
        <w:rPr>
          <w:rFonts w:ascii="Cambria" w:hAnsi="Cambria"/>
          <w:noProof/>
        </w:rPr>
        <w:t>(6293), 1573–1576, doi:10.1126/science.aaf2654.</w:t>
      </w:r>
    </w:p>
    <w:p w14:paraId="21BF9D02"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Brown, J. R., G. C. Beroza, and D. R. Shelly (2008), An autocorrelation method to detect low frequency earthquakes within tremor,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35</w:t>
      </w:r>
      <w:r w:rsidRPr="004038D4">
        <w:rPr>
          <w:rFonts w:ascii="Cambria" w:hAnsi="Cambria"/>
          <w:noProof/>
        </w:rPr>
        <w:t>(16), 1–5, doi:10.1029/2008GL034560.</w:t>
      </w:r>
    </w:p>
    <w:p w14:paraId="4EF70EBF"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Chen, X., and P. M. Shearer (2013), California foreshock sequences suggest aseismic triggering process,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0</w:t>
      </w:r>
      <w:r w:rsidRPr="004038D4">
        <w:rPr>
          <w:rFonts w:ascii="Cambria" w:hAnsi="Cambria"/>
          <w:noProof/>
        </w:rPr>
        <w:t>(11), 2602–2607, doi:10.1002/grl.50444.</w:t>
      </w:r>
    </w:p>
    <w:p w14:paraId="76FD97FD"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Clinton, J. F., S. C. Bradford, T. H. Heaton, and J. Favela (2006), The observed wander of the natural frequencies in a structure, </w:t>
      </w:r>
      <w:r w:rsidRPr="004038D4">
        <w:rPr>
          <w:rFonts w:ascii="Cambria" w:hAnsi="Cambria"/>
          <w:i/>
          <w:iCs/>
          <w:noProof/>
        </w:rPr>
        <w:t>Bull. Seismol. Soc. Am.</w:t>
      </w:r>
      <w:r w:rsidRPr="004038D4">
        <w:rPr>
          <w:rFonts w:ascii="Cambria" w:hAnsi="Cambria"/>
          <w:noProof/>
        </w:rPr>
        <w:t xml:space="preserve">, </w:t>
      </w:r>
      <w:r w:rsidRPr="004038D4">
        <w:rPr>
          <w:rFonts w:ascii="Cambria" w:hAnsi="Cambria"/>
          <w:i/>
          <w:iCs/>
          <w:noProof/>
        </w:rPr>
        <w:t>96</w:t>
      </w:r>
      <w:r w:rsidRPr="004038D4">
        <w:rPr>
          <w:rFonts w:ascii="Cambria" w:hAnsi="Cambria"/>
          <w:noProof/>
        </w:rPr>
        <w:t>(1), 237–257, doi:10.1785/0120050052.</w:t>
      </w:r>
    </w:p>
    <w:p w14:paraId="79BCC69C"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Denolle, M. A., E. M. Dunham, G. A. Prieto, and G. C. Beroza (2014), Strong Ground Motion Prediction Using Virtual Earthquake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43</w:t>
      </w:r>
      <w:r w:rsidRPr="004038D4">
        <w:rPr>
          <w:rFonts w:ascii="Cambria" w:hAnsi="Cambria"/>
          <w:noProof/>
        </w:rPr>
        <w:t>(6169), 399–403, doi:10.1126/science.1245678.</w:t>
      </w:r>
    </w:p>
    <w:p w14:paraId="5A1C38B2"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Ester, M., H. P. Kriegel, J. Sander, and X. Xu (1996), A Density-Based Algorithm for Discovering Clusters in Large Spatial Databases with Noise, </w:t>
      </w:r>
      <w:r w:rsidRPr="004038D4">
        <w:rPr>
          <w:rFonts w:ascii="Cambria" w:hAnsi="Cambria"/>
          <w:i/>
          <w:iCs/>
          <w:noProof/>
        </w:rPr>
        <w:t>Second Int. Conf. Knowl. Discov. Data Min.</w:t>
      </w:r>
      <w:r w:rsidRPr="004038D4">
        <w:rPr>
          <w:rFonts w:ascii="Cambria" w:hAnsi="Cambria"/>
          <w:noProof/>
        </w:rPr>
        <w:t>, 226–231, doi:10.1.1.71.1980.</w:t>
      </w:r>
    </w:p>
    <w:p w14:paraId="07B7DF68"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Fan, W., and P. M. Shearer (2016), Local near instantaneously dynamically triggered aftershocks of large earthquake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3</w:t>
      </w:r>
      <w:r w:rsidRPr="004038D4">
        <w:rPr>
          <w:rFonts w:ascii="Cambria" w:hAnsi="Cambria"/>
          <w:noProof/>
        </w:rPr>
        <w:t>(6304), 1133–1136, doi:10.1126/science.aag0013.</w:t>
      </w:r>
    </w:p>
    <w:p w14:paraId="34024AFC"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Giardini, D. (2009), Geothermal quake risks must be faced, </w:t>
      </w:r>
      <w:r w:rsidRPr="004038D4">
        <w:rPr>
          <w:rFonts w:ascii="Cambria" w:hAnsi="Cambria"/>
          <w:i/>
          <w:iCs/>
          <w:noProof/>
        </w:rPr>
        <w:t>Nature</w:t>
      </w:r>
      <w:r w:rsidRPr="004038D4">
        <w:rPr>
          <w:rFonts w:ascii="Cambria" w:hAnsi="Cambria"/>
          <w:noProof/>
        </w:rPr>
        <w:t xml:space="preserve">, </w:t>
      </w:r>
      <w:r w:rsidRPr="004038D4">
        <w:rPr>
          <w:rFonts w:ascii="Cambria" w:hAnsi="Cambria"/>
          <w:i/>
          <w:iCs/>
          <w:noProof/>
        </w:rPr>
        <w:t>462</w:t>
      </w:r>
      <w:r w:rsidRPr="004038D4">
        <w:rPr>
          <w:rFonts w:ascii="Cambria" w:hAnsi="Cambria"/>
          <w:noProof/>
        </w:rPr>
        <w:t>(7275), 848–849, doi:10.1038/462848a.</w:t>
      </w:r>
    </w:p>
    <w:p w14:paraId="570373D9"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ardebeck, J. L., and D. R. Shelly (2016), Aftershocks of the 2014 South Napa, California, Earthquake: Complex Faulting on Secondary Faults, </w:t>
      </w:r>
      <w:r w:rsidRPr="004038D4">
        <w:rPr>
          <w:rFonts w:ascii="Cambria" w:hAnsi="Cambria"/>
          <w:i/>
          <w:iCs/>
          <w:noProof/>
        </w:rPr>
        <w:t>Bull. Seismol. Soc. Am.</w:t>
      </w:r>
      <w:r w:rsidRPr="004038D4">
        <w:rPr>
          <w:rFonts w:ascii="Cambria" w:hAnsi="Cambria"/>
          <w:noProof/>
        </w:rPr>
        <w:t xml:space="preserve">, </w:t>
      </w:r>
      <w:r w:rsidRPr="004038D4">
        <w:rPr>
          <w:rFonts w:ascii="Cambria" w:hAnsi="Cambria"/>
          <w:i/>
          <w:iCs/>
          <w:noProof/>
        </w:rPr>
        <w:t>106</w:t>
      </w:r>
      <w:r w:rsidRPr="004038D4">
        <w:rPr>
          <w:rFonts w:ascii="Cambria" w:hAnsi="Cambria"/>
          <w:noProof/>
        </w:rPr>
        <w:t>(3), 1100–1109, doi:10.1785/0120150169.</w:t>
      </w:r>
    </w:p>
    <w:p w14:paraId="3A801E8E"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Harris, D. B. (2006), Subspace detectors : Theory, , UCRL-TR-222758; 48, doi:10.2172/900081.</w:t>
      </w:r>
    </w:p>
    <w:p w14:paraId="6020F571"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arris, D. B., and T. Paik (2006), Subspace Detectors : Efficient Implementation, </w:t>
      </w:r>
      <w:r w:rsidRPr="004038D4">
        <w:rPr>
          <w:rFonts w:ascii="Cambria" w:hAnsi="Cambria"/>
          <w:i/>
          <w:iCs/>
          <w:noProof/>
        </w:rPr>
        <w:t>Contract</w:t>
      </w:r>
      <w:r w:rsidRPr="004038D4">
        <w:rPr>
          <w:rFonts w:ascii="Cambria" w:hAnsi="Cambria"/>
          <w:noProof/>
        </w:rPr>
        <w:t>, doi:10.2172/898451.</w:t>
      </w:r>
    </w:p>
    <w:p w14:paraId="6B74D14E"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4038D4">
        <w:rPr>
          <w:rFonts w:ascii="Cambria" w:hAnsi="Cambria"/>
          <w:i/>
          <w:iCs/>
          <w:noProof/>
        </w:rPr>
        <w:t>M</w:t>
      </w:r>
      <w:r w:rsidRPr="004038D4">
        <w:rPr>
          <w:rFonts w:ascii="Cambria" w:hAnsi="Cambria"/>
          <w:noProof/>
        </w:rPr>
        <w:t xml:space="preserve"> </w:t>
      </w:r>
      <w:r w:rsidRPr="004038D4">
        <w:rPr>
          <w:rFonts w:ascii="Cambria" w:hAnsi="Cambria"/>
          <w:noProof/>
          <w:vertAlign w:val="subscript"/>
        </w:rPr>
        <w:t>w</w:t>
      </w:r>
      <w:r w:rsidRPr="004038D4">
        <w:rPr>
          <w:rFonts w:ascii="Cambria" w:hAnsi="Cambria"/>
          <w:noProof/>
        </w:rPr>
        <w:t xml:space="preserve">  7.0) Observed by a Dense Seismic Array, </w:t>
      </w:r>
      <w:r w:rsidRPr="004038D4">
        <w:rPr>
          <w:rFonts w:ascii="Cambria" w:hAnsi="Cambria"/>
          <w:i/>
          <w:iCs/>
          <w:noProof/>
        </w:rPr>
        <w:t>Seismol. Res. Lett.</w:t>
      </w:r>
      <w:r w:rsidRPr="004038D4">
        <w:rPr>
          <w:rFonts w:ascii="Cambria" w:hAnsi="Cambria"/>
          <w:noProof/>
        </w:rPr>
        <w:t xml:space="preserve">, </w:t>
      </w:r>
      <w:r w:rsidRPr="004038D4">
        <w:rPr>
          <w:rFonts w:ascii="Cambria" w:hAnsi="Cambria"/>
          <w:i/>
          <w:iCs/>
          <w:noProof/>
        </w:rPr>
        <w:t>87</w:t>
      </w:r>
      <w:r w:rsidRPr="004038D4">
        <w:rPr>
          <w:rFonts w:ascii="Cambria" w:hAnsi="Cambria"/>
          <w:noProof/>
        </w:rPr>
        <w:t>(5), 1044–1049, doi:10.1785/0220160107.</w:t>
      </w:r>
    </w:p>
    <w:p w14:paraId="7B8E94B2"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owell, S., B. Smith-Konter, N. Frazer, X. Tong, and D. Sandwell (2016), The vertical fingerprint of earthquake cycle loading in southern California, </w:t>
      </w:r>
      <w:r w:rsidRPr="004038D4">
        <w:rPr>
          <w:rFonts w:ascii="Cambria" w:hAnsi="Cambria"/>
          <w:i/>
          <w:iCs/>
          <w:noProof/>
        </w:rPr>
        <w:t>Nat. Geosci.</w:t>
      </w:r>
      <w:r w:rsidRPr="004038D4">
        <w:rPr>
          <w:rFonts w:ascii="Cambria" w:hAnsi="Cambria"/>
          <w:noProof/>
        </w:rPr>
        <w:t xml:space="preserve">, </w:t>
      </w:r>
      <w:r w:rsidRPr="004038D4">
        <w:rPr>
          <w:rFonts w:ascii="Cambria" w:hAnsi="Cambria"/>
          <w:i/>
          <w:iCs/>
          <w:noProof/>
        </w:rPr>
        <w:t>9</w:t>
      </w:r>
      <w:r w:rsidRPr="004038D4">
        <w:rPr>
          <w:rFonts w:ascii="Cambria" w:hAnsi="Cambria"/>
          <w:noProof/>
        </w:rPr>
        <w:t>(8), 611–614, doi:10.1038/ngeo2741.</w:t>
      </w:r>
    </w:p>
    <w:p w14:paraId="27EB582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su, T. Y., R. T. Wu, and K. C. Chang (2016), Two Novel Approaches to Reduce False Alarm Due to Non-Earthquake Events for On-Site Earthquake Early Warning System, </w:t>
      </w:r>
      <w:r w:rsidRPr="004038D4">
        <w:rPr>
          <w:rFonts w:ascii="Cambria" w:hAnsi="Cambria"/>
          <w:i/>
          <w:iCs/>
          <w:noProof/>
        </w:rPr>
        <w:t>Comput. Civ. Infrastruct. Eng.</w:t>
      </w:r>
      <w:r w:rsidRPr="004038D4">
        <w:rPr>
          <w:rFonts w:ascii="Cambria" w:hAnsi="Cambria"/>
          <w:noProof/>
        </w:rPr>
        <w:t xml:space="preserve">, </w:t>
      </w:r>
      <w:r w:rsidRPr="004038D4">
        <w:rPr>
          <w:rFonts w:ascii="Cambria" w:hAnsi="Cambria"/>
          <w:i/>
          <w:iCs/>
          <w:noProof/>
        </w:rPr>
        <w:t>0</w:t>
      </w:r>
      <w:r w:rsidRPr="004038D4">
        <w:rPr>
          <w:rFonts w:ascii="Cambria" w:hAnsi="Cambria"/>
          <w:noProof/>
        </w:rPr>
        <w:t>, 1–15, doi:10.1111/mice.12191.</w:t>
      </w:r>
    </w:p>
    <w:p w14:paraId="0AA1311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uang, M., H. Tung, E. J. Fielding, H. Huang, C. Liang, C. Huang, and J.-C. Hu (2016), Multiple fault slip triggered above the 2016 M w 6 . 4 MeiNong earthquake in Taiwan,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14), 7459–7467, doi:10.1002/2016GL069351.</w:t>
      </w:r>
    </w:p>
    <w:p w14:paraId="64E47121"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Huang, Y., and G. C. Beroza (2015), Temporal variation in the magnitude-frequency distribution during the Guy-Greenbrier earthquake sequence,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2</w:t>
      </w:r>
      <w:r w:rsidRPr="004038D4">
        <w:rPr>
          <w:rFonts w:ascii="Cambria" w:hAnsi="Cambria"/>
          <w:noProof/>
        </w:rPr>
        <w:t>(16), 6639–6646, doi:10.1002/2015GL065170.</w:t>
      </w:r>
    </w:p>
    <w:p w14:paraId="2AD4E6EA"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Jiang, J., and N. Lapusta (2016), Deeper penetration of large earthquakes on seismically quiescent fault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2</w:t>
      </w:r>
      <w:r w:rsidRPr="004038D4">
        <w:rPr>
          <w:rFonts w:ascii="Cambria" w:hAnsi="Cambria"/>
          <w:noProof/>
        </w:rPr>
        <w:t>(6291), 1293–1297, doi:10.1126/science.aaf1496.</w:t>
      </w:r>
    </w:p>
    <w:p w14:paraId="44AB7660"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Kontaki, M., A. N. Papadopoulos, and Y. Manolopoulos (2006), Similarity Search in Time Series Databases, in </w:t>
      </w:r>
      <w:r w:rsidRPr="004038D4">
        <w:rPr>
          <w:rFonts w:ascii="Cambria" w:hAnsi="Cambria"/>
          <w:i/>
          <w:iCs/>
          <w:noProof/>
        </w:rPr>
        <w:t>Encyclopedia of Database Technologies and Applications</w:t>
      </w:r>
      <w:r w:rsidRPr="004038D4">
        <w:rPr>
          <w:rFonts w:ascii="Cambria" w:hAnsi="Cambria"/>
          <w:noProof/>
        </w:rPr>
        <w:t>, pp. 646–651, IGI Global.</w:t>
      </w:r>
    </w:p>
    <w:p w14:paraId="00E912C7"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Lay, T., H. Kanamori, C. J. Ammon, K. D. Koper, A. R. Hutko, L. Ye, H. Yue, and T. M. Rushing (2012), Depth-varying rupture properties of subduction zone megathrust faults, </w:t>
      </w:r>
      <w:r w:rsidRPr="004038D4">
        <w:rPr>
          <w:rFonts w:ascii="Cambria" w:hAnsi="Cambria"/>
          <w:i/>
          <w:iCs/>
          <w:noProof/>
        </w:rPr>
        <w:t>J. Geophys. Res. Solid Earth</w:t>
      </w:r>
      <w:r w:rsidRPr="004038D4">
        <w:rPr>
          <w:rFonts w:ascii="Cambria" w:hAnsi="Cambria"/>
          <w:noProof/>
        </w:rPr>
        <w:t xml:space="preserve">, </w:t>
      </w:r>
      <w:r w:rsidRPr="004038D4">
        <w:rPr>
          <w:rFonts w:ascii="Cambria" w:hAnsi="Cambria"/>
          <w:i/>
          <w:iCs/>
          <w:noProof/>
        </w:rPr>
        <w:t>117</w:t>
      </w:r>
      <w:r w:rsidRPr="004038D4">
        <w:rPr>
          <w:rFonts w:ascii="Cambria" w:hAnsi="Cambria"/>
          <w:noProof/>
        </w:rPr>
        <w:t>(4), 1–21, doi:10.1029/2011JB009133.</w:t>
      </w:r>
    </w:p>
    <w:p w14:paraId="0881FDDD"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10), 4979–4985, doi:10.1002/2016GL068843.</w:t>
      </w:r>
    </w:p>
    <w:p w14:paraId="7DF4C925"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Lin, P.-Y. P., J. B. Gaherty, G. Jin, J. A. Collins, D. Lizarralde, R. L. Evans, and G. Hirth (2016), High-resolution seismic constraints on flow dynamics in the oceanic asthenosphere, </w:t>
      </w:r>
      <w:r w:rsidRPr="004038D4">
        <w:rPr>
          <w:rFonts w:ascii="Cambria" w:hAnsi="Cambria"/>
          <w:i/>
          <w:iCs/>
          <w:noProof/>
        </w:rPr>
        <w:t>Nature</w:t>
      </w:r>
      <w:r w:rsidRPr="004038D4">
        <w:rPr>
          <w:rFonts w:ascii="Cambria" w:hAnsi="Cambria"/>
          <w:noProof/>
        </w:rPr>
        <w:t>, 1–9, doi:10.1038/nature18012.</w:t>
      </w:r>
    </w:p>
    <w:p w14:paraId="32D58F2F"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ak, S., and D. Schorlemmer (2016), What Makes People Respond to “Did You Feel It?”?, </w:t>
      </w:r>
      <w:r w:rsidRPr="004038D4">
        <w:rPr>
          <w:rFonts w:ascii="Cambria" w:hAnsi="Cambria"/>
          <w:i/>
          <w:iCs/>
          <w:noProof/>
        </w:rPr>
        <w:t>Seismol. Res. Lett.</w:t>
      </w:r>
      <w:r w:rsidRPr="004038D4">
        <w:rPr>
          <w:rFonts w:ascii="Cambria" w:hAnsi="Cambria"/>
          <w:noProof/>
        </w:rPr>
        <w:t xml:space="preserve">, </w:t>
      </w:r>
      <w:r w:rsidRPr="004038D4">
        <w:rPr>
          <w:rFonts w:ascii="Cambria" w:hAnsi="Cambria"/>
          <w:i/>
          <w:iCs/>
          <w:noProof/>
        </w:rPr>
        <w:t>87</w:t>
      </w:r>
      <w:r w:rsidRPr="004038D4">
        <w:rPr>
          <w:rFonts w:ascii="Cambria" w:hAnsi="Cambria"/>
          <w:noProof/>
        </w:rPr>
        <w:t>(1), 119–131, doi:10.1785/0220150056.</w:t>
      </w:r>
    </w:p>
    <w:p w14:paraId="45E2CE2C"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allard, C., N. Coltice, M. Seton, R. D. Müller, and P. J. Tackley (2016), Subduction controls the distribution and fragmentation of Earth’s tectonic plates, </w:t>
      </w:r>
      <w:r w:rsidRPr="004038D4">
        <w:rPr>
          <w:rFonts w:ascii="Cambria" w:hAnsi="Cambria"/>
          <w:i/>
          <w:iCs/>
          <w:noProof/>
        </w:rPr>
        <w:t>Nature</w:t>
      </w:r>
      <w:r w:rsidRPr="004038D4">
        <w:rPr>
          <w:rFonts w:ascii="Cambria" w:hAnsi="Cambria"/>
          <w:noProof/>
        </w:rPr>
        <w:t xml:space="preserve">, </w:t>
      </w:r>
      <w:r w:rsidRPr="004038D4">
        <w:rPr>
          <w:rFonts w:ascii="Cambria" w:hAnsi="Cambria"/>
          <w:i/>
          <w:iCs/>
          <w:noProof/>
        </w:rPr>
        <w:t>advance on</w:t>
      </w:r>
      <w:r w:rsidRPr="004038D4">
        <w:rPr>
          <w:rFonts w:ascii="Cambria" w:hAnsi="Cambria"/>
          <w:noProof/>
        </w:rPr>
        <w:t>, doi:10.1038/nature17992.</w:t>
      </w:r>
    </w:p>
    <w:p w14:paraId="290C4E7E"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anga, M., C. Wang, and M. Shirzaei (2016), Increased stream discharge after the 3 September 2016 Mw 5.8 Pawnee, Oklahoma earthquake,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November), doi:10.1002/2016GL071268.</w:t>
      </w:r>
    </w:p>
    <w:p w14:paraId="582C0FD0"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cGuire, J. J., M. S. Boettcher, and T. H. Jordan (2005), Foreshock sequences and short-term earthquake predictability on East Pacific Rise transform faults., </w:t>
      </w:r>
      <w:r w:rsidRPr="004038D4">
        <w:rPr>
          <w:rFonts w:ascii="Cambria" w:hAnsi="Cambria"/>
          <w:i/>
          <w:iCs/>
          <w:noProof/>
        </w:rPr>
        <w:t>Nature</w:t>
      </w:r>
      <w:r w:rsidRPr="004038D4">
        <w:rPr>
          <w:rFonts w:ascii="Cambria" w:hAnsi="Cambria"/>
          <w:noProof/>
        </w:rPr>
        <w:t xml:space="preserve">, </w:t>
      </w:r>
      <w:r w:rsidRPr="004038D4">
        <w:rPr>
          <w:rFonts w:ascii="Cambria" w:hAnsi="Cambria"/>
          <w:i/>
          <w:iCs/>
          <w:noProof/>
        </w:rPr>
        <w:t>434</w:t>
      </w:r>
      <w:r w:rsidRPr="004038D4">
        <w:rPr>
          <w:rFonts w:ascii="Cambria" w:hAnsi="Cambria"/>
          <w:noProof/>
        </w:rPr>
        <w:t>(7032), 457–461, doi:10.1038/nature03621.</w:t>
      </w:r>
    </w:p>
    <w:p w14:paraId="2D6788D0"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eier, M.-A., T. Heaton, and J. Clinton (2016), Evidence for universal earthquake rupture initiation behavior, </w:t>
      </w:r>
      <w:r w:rsidRPr="004038D4">
        <w:rPr>
          <w:rFonts w:ascii="Cambria" w:hAnsi="Cambria"/>
          <w:i/>
          <w:iCs/>
          <w:noProof/>
        </w:rPr>
        <w:t>Geophys. Res. Lett.</w:t>
      </w:r>
      <w:r w:rsidRPr="004038D4">
        <w:rPr>
          <w:rFonts w:ascii="Cambria" w:hAnsi="Cambria"/>
          <w:noProof/>
        </w:rPr>
        <w:t>, (626), 1–6, doi:10.1002/2016GL070081.</w:t>
      </w:r>
    </w:p>
    <w:p w14:paraId="77F85CC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elgar, D. et al. (2016a), Local tsunami warnings: Perspectives from recent large events,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3), 1109–1117, doi:10.1002/2015GL067100.</w:t>
      </w:r>
    </w:p>
    <w:p w14:paraId="0E0BB6CE"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4038D4">
        <w:rPr>
          <w:rFonts w:ascii="Cambria" w:hAnsi="Cambria"/>
          <w:i/>
          <w:iCs/>
          <w:noProof/>
        </w:rPr>
        <w:t>Geophys. Res. Lett.</w:t>
      </w:r>
      <w:r w:rsidRPr="004038D4">
        <w:rPr>
          <w:rFonts w:ascii="Cambria" w:hAnsi="Cambria"/>
          <w:noProof/>
        </w:rPr>
        <w:t>, 961–966, doi:10.1002/2015GL067369.</w:t>
      </w:r>
    </w:p>
    <w:p w14:paraId="7270AA0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Nishida, K., and R. Takagi (2016), Teleseismic S wave microseisms,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3</w:t>
      </w:r>
      <w:r w:rsidRPr="004038D4">
        <w:rPr>
          <w:rFonts w:ascii="Cambria" w:hAnsi="Cambria"/>
          <w:noProof/>
        </w:rPr>
        <w:t>(6302), 919–921, doi:10.1126/science.aaf7573.</w:t>
      </w:r>
    </w:p>
    <w:p w14:paraId="67374998"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Porritt, R. W., and S. Yoshioka (2016), Slab pileup in the mantle transition zone and the 30 May 2015 Chichi-jima earthquake,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10), 4905–4912, doi:10.1002/2016GL068168.</w:t>
      </w:r>
    </w:p>
    <w:p w14:paraId="4F0F4D05"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Rosen, J. (2016), The Subduction Zone Observatory takes shape,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53</w:t>
      </w:r>
      <w:r w:rsidRPr="004038D4">
        <w:rPr>
          <w:rFonts w:ascii="Cambria" w:hAnsi="Cambria"/>
          <w:noProof/>
        </w:rPr>
        <w:t>(6306), 1347–1348, doi:10.1126/science.353.6306.1347.</w:t>
      </w:r>
    </w:p>
    <w:p w14:paraId="190A9BE0"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Shelly, D. R., G. C. Beroza, S. Ide, and S. Nakamula (2006), Low-frequency earthquakes in Shikoku, Japan, and their relationship to episodic tremor and slip., </w:t>
      </w:r>
      <w:r w:rsidRPr="004038D4">
        <w:rPr>
          <w:rFonts w:ascii="Cambria" w:hAnsi="Cambria"/>
          <w:i/>
          <w:iCs/>
          <w:noProof/>
        </w:rPr>
        <w:t>Nature</w:t>
      </w:r>
      <w:r w:rsidRPr="004038D4">
        <w:rPr>
          <w:rFonts w:ascii="Cambria" w:hAnsi="Cambria"/>
          <w:noProof/>
        </w:rPr>
        <w:t xml:space="preserve">, </w:t>
      </w:r>
      <w:r w:rsidRPr="004038D4">
        <w:rPr>
          <w:rFonts w:ascii="Cambria" w:hAnsi="Cambria"/>
          <w:i/>
          <w:iCs/>
          <w:noProof/>
        </w:rPr>
        <w:t>442</w:t>
      </w:r>
      <w:r w:rsidRPr="004038D4">
        <w:rPr>
          <w:rFonts w:ascii="Cambria" w:hAnsi="Cambria"/>
          <w:noProof/>
        </w:rPr>
        <w:t>(7099), 188–191, doi:10.1038/nature04931.</w:t>
      </w:r>
    </w:p>
    <w:p w14:paraId="470A98CC"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Stammler, K., and L. Ceranna (2016), Influence of Wind Turbines on Seismic Records of the Gräfenberg Array, </w:t>
      </w:r>
      <w:r w:rsidRPr="004038D4">
        <w:rPr>
          <w:rFonts w:ascii="Cambria" w:hAnsi="Cambria"/>
          <w:i/>
          <w:iCs/>
          <w:noProof/>
        </w:rPr>
        <w:t>Seismol. Res. Lett.</w:t>
      </w:r>
      <w:r w:rsidRPr="004038D4">
        <w:rPr>
          <w:rFonts w:ascii="Cambria" w:hAnsi="Cambria"/>
          <w:noProof/>
        </w:rPr>
        <w:t xml:space="preserve">, </w:t>
      </w:r>
      <w:r w:rsidRPr="004038D4">
        <w:rPr>
          <w:rFonts w:ascii="Cambria" w:hAnsi="Cambria"/>
          <w:i/>
          <w:iCs/>
          <w:noProof/>
        </w:rPr>
        <w:t>87</w:t>
      </w:r>
      <w:r w:rsidRPr="004038D4">
        <w:rPr>
          <w:rFonts w:ascii="Cambria" w:hAnsi="Cambria"/>
          <w:noProof/>
        </w:rPr>
        <w:t>(5), 1075–1081, doi:10.1785/0220160049.</w:t>
      </w:r>
    </w:p>
    <w:p w14:paraId="7C949B5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Thomas, A. M., G. C. Beroza, and D. R. Shelly (2016), Constraints on the source parameters of low-frequencyearthquakes on the San Andreas Fault, </w:t>
      </w:r>
      <w:r w:rsidRPr="004038D4">
        <w:rPr>
          <w:rFonts w:ascii="Cambria" w:hAnsi="Cambria"/>
          <w:i/>
          <w:iCs/>
          <w:noProof/>
        </w:rPr>
        <w:t>Geophys. Res. Lett.</w:t>
      </w:r>
      <w:r w:rsidRPr="004038D4">
        <w:rPr>
          <w:rFonts w:ascii="Cambria" w:hAnsi="Cambria"/>
          <w:noProof/>
        </w:rPr>
        <w:t xml:space="preserve">, </w:t>
      </w:r>
      <w:r w:rsidRPr="004038D4">
        <w:rPr>
          <w:rFonts w:ascii="Cambria" w:hAnsi="Cambria"/>
          <w:i/>
          <w:iCs/>
          <w:noProof/>
        </w:rPr>
        <w:t>43</w:t>
      </w:r>
      <w:r w:rsidRPr="004038D4">
        <w:rPr>
          <w:rFonts w:ascii="Cambria" w:hAnsi="Cambria"/>
          <w:noProof/>
        </w:rPr>
        <w:t>, 1464–1471, doi:10.1002/2015GL067173.Received.</w:t>
      </w:r>
    </w:p>
    <w:p w14:paraId="6C17E1D2"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Weingarten, M., S. Ge, J. W. Godt, B. A. Bekins, and J. L. Rubinstein (2015), High-rate injection is associated with the increase in U.S. mid-continent seismicity,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48</w:t>
      </w:r>
      <w:r w:rsidRPr="004038D4">
        <w:rPr>
          <w:rFonts w:ascii="Cambria" w:hAnsi="Cambria"/>
          <w:noProof/>
        </w:rPr>
        <w:t>(6241), 1336–1340, doi:10.1126/science.aab1345.</w:t>
      </w:r>
    </w:p>
    <w:p w14:paraId="6B3F1C50"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Wu, B.-R., N.-C. Hsiao, P.-Y. Lin, T.-Y. Hsu, C.-Y. Chen, S.-K. Huang, and H.-W. Chiang (2016), An integrated earthquake early warning system and its performance at schools in Taiwan, </w:t>
      </w:r>
      <w:r w:rsidRPr="004038D4">
        <w:rPr>
          <w:rFonts w:ascii="Cambria" w:hAnsi="Cambria"/>
          <w:i/>
          <w:iCs/>
          <w:noProof/>
        </w:rPr>
        <w:t>J. Seismol.</w:t>
      </w:r>
      <w:r w:rsidRPr="004038D4">
        <w:rPr>
          <w:rFonts w:ascii="Cambria" w:hAnsi="Cambria"/>
          <w:noProof/>
        </w:rPr>
        <w:t>, doi:10.1007/s10950-016-9595-3.</w:t>
      </w:r>
    </w:p>
    <w:p w14:paraId="6F2E1FF9"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Xue, L. et al. (2013), Continuous Permeability Measurements Recor Healing Inside the Wenchuan Earthquake Fault Zone, </w:t>
      </w:r>
      <w:r w:rsidRPr="004038D4">
        <w:rPr>
          <w:rFonts w:ascii="Cambria" w:hAnsi="Cambria"/>
          <w:i/>
          <w:iCs/>
          <w:noProof/>
        </w:rPr>
        <w:t>Science (80-. ).</w:t>
      </w:r>
      <w:r w:rsidRPr="004038D4">
        <w:rPr>
          <w:rFonts w:ascii="Cambria" w:hAnsi="Cambria"/>
          <w:noProof/>
        </w:rPr>
        <w:t xml:space="preserve">, </w:t>
      </w:r>
      <w:r w:rsidRPr="004038D4">
        <w:rPr>
          <w:rFonts w:ascii="Cambria" w:hAnsi="Cambria"/>
          <w:i/>
          <w:iCs/>
          <w:noProof/>
        </w:rPr>
        <w:t>340</w:t>
      </w:r>
      <w:r w:rsidRPr="004038D4">
        <w:rPr>
          <w:rFonts w:ascii="Cambria" w:hAnsi="Cambria"/>
          <w:noProof/>
        </w:rPr>
        <w:t>(6140), 1555–1559, doi:10.1126/science.1237237.</w:t>
      </w:r>
    </w:p>
    <w:p w14:paraId="578D777C"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Yokota, Y., T. Ishikawa, S. Watanabe, T. Tashiro, and A. Asada (2016), Seafloor geodetic constraints on interplate coupling of the Nankai Trough megathrust zone, </w:t>
      </w:r>
      <w:r w:rsidRPr="004038D4">
        <w:rPr>
          <w:rFonts w:ascii="Cambria" w:hAnsi="Cambria"/>
          <w:i/>
          <w:iCs/>
          <w:noProof/>
        </w:rPr>
        <w:t>Nature</w:t>
      </w:r>
      <w:r w:rsidRPr="004038D4">
        <w:rPr>
          <w:rFonts w:ascii="Cambria" w:hAnsi="Cambria"/>
          <w:noProof/>
        </w:rPr>
        <w:t>, 4–6, doi:10.1038/nature17632.</w:t>
      </w:r>
    </w:p>
    <w:p w14:paraId="692DBCC4"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Yoon, C. E., O. OReilly, K. J. Bergen, G. C. Beroza, O. O’Reilly, K. J. Bergen, and G. C. Beroza (2015), Earthquake detection through computationally efficient similarity search, </w:t>
      </w:r>
      <w:r w:rsidRPr="004038D4">
        <w:rPr>
          <w:rFonts w:ascii="Cambria" w:hAnsi="Cambria"/>
          <w:i/>
          <w:iCs/>
          <w:noProof/>
        </w:rPr>
        <w:t>Sci. Adv.</w:t>
      </w:r>
      <w:r w:rsidRPr="004038D4">
        <w:rPr>
          <w:rFonts w:ascii="Cambria" w:hAnsi="Cambria"/>
          <w:noProof/>
        </w:rPr>
        <w:t xml:space="preserve">, </w:t>
      </w:r>
      <w:r w:rsidRPr="004038D4">
        <w:rPr>
          <w:rFonts w:ascii="Cambria" w:hAnsi="Cambria"/>
          <w:i/>
          <w:iCs/>
          <w:noProof/>
        </w:rPr>
        <w:t>1</w:t>
      </w:r>
      <w:r w:rsidRPr="004038D4">
        <w:rPr>
          <w:rFonts w:ascii="Cambria" w:hAnsi="Cambria"/>
          <w:noProof/>
        </w:rPr>
        <w:t>(11), e1501057–e1501057, doi:10.1126/sciadv.1501057.</w:t>
      </w:r>
    </w:p>
    <w:p w14:paraId="1AAF9A8D" w14:textId="77777777" w:rsidR="004038D4" w:rsidRPr="004038D4" w:rsidRDefault="004038D4" w:rsidP="004038D4">
      <w:pPr>
        <w:widowControl w:val="0"/>
        <w:autoSpaceDE w:val="0"/>
        <w:autoSpaceDN w:val="0"/>
        <w:adjustRightInd w:val="0"/>
        <w:ind w:left="480" w:hanging="480"/>
        <w:rPr>
          <w:rFonts w:ascii="Cambria" w:hAnsi="Cambria"/>
          <w:noProof/>
        </w:rPr>
      </w:pPr>
      <w:r w:rsidRPr="004038D4">
        <w:rPr>
          <w:rFonts w:ascii="Cambria" w:hAnsi="Cambria"/>
          <w:noProof/>
        </w:rPr>
        <w:t xml:space="preserve">Zaliapin, I., and Y. Ben-zion (2015), Discriminating characteristics of tectonic and human-induced seismicity, </w:t>
      </w:r>
      <w:r w:rsidRPr="004038D4">
        <w:rPr>
          <w:rFonts w:ascii="Cambria" w:hAnsi="Cambria"/>
          <w:i/>
          <w:iCs/>
          <w:noProof/>
        </w:rPr>
        <w:t>Bull. Seismol. Soc. Am.</w:t>
      </w:r>
      <w:r w:rsidRPr="004038D4">
        <w:rPr>
          <w:rFonts w:ascii="Cambria" w:hAnsi="Cambria"/>
          <w:noProof/>
        </w:rPr>
        <w:t xml:space="preserve">, </w:t>
      </w:r>
      <w:r w:rsidRPr="004038D4">
        <w:rPr>
          <w:rFonts w:ascii="Cambria" w:hAnsi="Cambria"/>
          <w:i/>
          <w:iCs/>
          <w:noProof/>
        </w:rPr>
        <w:t>106</w:t>
      </w:r>
      <w:r w:rsidRPr="004038D4">
        <w:rPr>
          <w:rFonts w:ascii="Cambria" w:hAnsi="Cambria"/>
          <w:noProof/>
        </w:rPr>
        <w:t>(ii), 1–36, doi:10.1785/0120150211.</w:t>
      </w:r>
    </w:p>
    <w:p w14:paraId="3D4A6F8B" w14:textId="36FAC38C" w:rsidR="008D5DB3" w:rsidRDefault="008D5DB3" w:rsidP="004038D4">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2F41"/>
    <w:rsid w:val="00004C3C"/>
    <w:rsid w:val="00012B47"/>
    <w:rsid w:val="000150A8"/>
    <w:rsid w:val="000177CF"/>
    <w:rsid w:val="00021AC1"/>
    <w:rsid w:val="00027914"/>
    <w:rsid w:val="00031900"/>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08BA"/>
    <w:rsid w:val="00281931"/>
    <w:rsid w:val="00294627"/>
    <w:rsid w:val="00296C58"/>
    <w:rsid w:val="002A37F3"/>
    <w:rsid w:val="002B2C21"/>
    <w:rsid w:val="002C2AC1"/>
    <w:rsid w:val="002C41DE"/>
    <w:rsid w:val="002D5F01"/>
    <w:rsid w:val="002E4671"/>
    <w:rsid w:val="003024ED"/>
    <w:rsid w:val="00305B35"/>
    <w:rsid w:val="00306AA3"/>
    <w:rsid w:val="00324CDC"/>
    <w:rsid w:val="003322B6"/>
    <w:rsid w:val="00347933"/>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038D4"/>
    <w:rsid w:val="00412450"/>
    <w:rsid w:val="00420CF9"/>
    <w:rsid w:val="00435565"/>
    <w:rsid w:val="00444A93"/>
    <w:rsid w:val="00450FC6"/>
    <w:rsid w:val="00453B63"/>
    <w:rsid w:val="0046719E"/>
    <w:rsid w:val="0046743B"/>
    <w:rsid w:val="00474998"/>
    <w:rsid w:val="00476082"/>
    <w:rsid w:val="00480AD4"/>
    <w:rsid w:val="00487057"/>
    <w:rsid w:val="0049602F"/>
    <w:rsid w:val="004A3B82"/>
    <w:rsid w:val="004A5189"/>
    <w:rsid w:val="004B6212"/>
    <w:rsid w:val="004C1F6F"/>
    <w:rsid w:val="004C46A0"/>
    <w:rsid w:val="004D48B1"/>
    <w:rsid w:val="004E5EF4"/>
    <w:rsid w:val="004F2283"/>
    <w:rsid w:val="004F5964"/>
    <w:rsid w:val="005229A8"/>
    <w:rsid w:val="00522A82"/>
    <w:rsid w:val="005324A3"/>
    <w:rsid w:val="0053718D"/>
    <w:rsid w:val="00546F45"/>
    <w:rsid w:val="00551ED2"/>
    <w:rsid w:val="00560DAC"/>
    <w:rsid w:val="0056510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58F8"/>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8689D"/>
    <w:rsid w:val="00990ABF"/>
    <w:rsid w:val="00990CFE"/>
    <w:rsid w:val="00993336"/>
    <w:rsid w:val="00995FC7"/>
    <w:rsid w:val="009A1345"/>
    <w:rsid w:val="009A775A"/>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3B47"/>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7788E"/>
    <w:rsid w:val="00E86D3F"/>
    <w:rsid w:val="00E87E5C"/>
    <w:rsid w:val="00E95C46"/>
    <w:rsid w:val="00EC7F1D"/>
    <w:rsid w:val="00ED654E"/>
    <w:rsid w:val="00EE220C"/>
    <w:rsid w:val="00EF028A"/>
    <w:rsid w:val="00F03F57"/>
    <w:rsid w:val="00F1117E"/>
    <w:rsid w:val="00F408BF"/>
    <w:rsid w:val="00F408C8"/>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5</TotalTime>
  <Pages>14</Pages>
  <Words>20700</Words>
  <Characters>117994</Characters>
  <Application>Microsoft Macintosh Word</Application>
  <DocSecurity>0</DocSecurity>
  <Lines>983</Lines>
  <Paragraphs>276</Paragraphs>
  <ScaleCrop>false</ScaleCrop>
  <Company>UC Berkeley</Company>
  <LinksUpToDate>false</LinksUpToDate>
  <CharactersWithSpaces>138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63</cp:revision>
  <dcterms:created xsi:type="dcterms:W3CDTF">2016-06-05T18:17:00Z</dcterms:created>
  <dcterms:modified xsi:type="dcterms:W3CDTF">2016-12-1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